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0FBC2977" w14:textId="2DA23608" w:rsidR="007002AE"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w:t>
      </w:r>
      <w:proofErr w:type="gramStart"/>
      <w:r w:rsidRPr="00782735">
        <w:t>a large number of</w:t>
      </w:r>
      <w:proofErr w:type="gramEnd"/>
      <w:r w:rsidRPr="00782735">
        <w:t xml:space="preserve"> trials and thus fails to account for the added reliability of the measures provided. Depending on the experimental design, this can lead to a loss of statistical power. As a solution, Moscatelli at al. (Moscatelli, </w:t>
      </w:r>
      <w:proofErr w:type="spellStart"/>
      <w:r w:rsidRPr="00782735">
        <w:t>Mezzetti</w:t>
      </w:r>
      <w:proofErr w:type="spellEnd"/>
      <w:r w:rsidRPr="00782735">
        <w:t xml:space="preserve">, &amp; </w:t>
      </w:r>
      <w:proofErr w:type="spellStart"/>
      <w:r w:rsidRPr="00782735">
        <w:t>Lacquaniti</w:t>
      </w:r>
      <w:proofErr w:type="spellEnd"/>
      <w:r w:rsidRPr="00782735">
        <w:t xml:space="preserve">, 2012) 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t xml:space="preserve"> In the first part of this manuscript, we will compare different statistical approaches to Null Hypothesis</w:t>
      </w:r>
      <w:r w:rsidR="006A6799">
        <w:t xml:space="preserve"> Significance</w:t>
      </w:r>
      <w:r>
        <w:t xml:space="preserve"> Testing for typical psychophysical dat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1FD277F2" w:rsidR="00B801C6" w:rsidRPr="00782735" w:rsidRDefault="00B801C6" w:rsidP="00B801C6">
      <w:pPr>
        <w:pStyle w:val="Caption"/>
        <w:jc w:val="both"/>
        <w:rPr>
          <w:caps/>
        </w:rPr>
      </w:pPr>
      <w:bookmarkStart w:id="0" w:name="_Ref45511565"/>
      <w:r>
        <w:t xml:space="preserve">Figure </w:t>
      </w:r>
      <w:r w:rsidR="004B17C0">
        <w:fldChar w:fldCharType="begin"/>
      </w:r>
      <w:r w:rsidR="004B17C0">
        <w:instrText xml:space="preserve"> SEQ Figure \* ARABIC </w:instrText>
      </w:r>
      <w:r w:rsidR="004B17C0">
        <w:fldChar w:fldCharType="separate"/>
      </w:r>
      <w:r w:rsidR="00FC4081">
        <w:rPr>
          <w:noProof/>
        </w:rPr>
        <w:t>1</w:t>
      </w:r>
      <w:r w:rsidR="004B17C0">
        <w:rPr>
          <w:noProof/>
        </w:rPr>
        <w:fldChar w:fldCharType="end"/>
      </w:r>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2C98FD73" w14:textId="7B5E2BDE" w:rsidR="007002AE" w:rsidRDefault="007002AE" w:rsidP="007002AE">
      <w:pPr>
        <w:jc w:val="both"/>
      </w:pPr>
      <w:r>
        <w:t xml:space="preserve">In the second part of this paper, we will show how we can leverage simulations to plan sample sizes more efficiently. While power analyses are becoming more mainstream in other areas, they still are the exception in the typical psychophysical study. Some tutorials have been brought forward that are quite easily adaptable to many different designs </w:t>
      </w:r>
      <w:r>
        <w:fldChar w:fldCharType="begin" w:fldLock="1"/>
      </w:r>
      <w:r>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fldChar w:fldCharType="separate"/>
      </w:r>
      <w:r w:rsidRPr="00DD007B">
        <w:rPr>
          <w:noProof/>
        </w:rPr>
        <w:t>(Debruine &amp; Barr, 2019; Kumle, Võ, &amp; Draschkow, 2020)</w:t>
      </w:r>
      <w:r>
        <w:fldChar w:fldCharType="end"/>
      </w:r>
      <w:r>
        <w:t xml:space="preserve">. Based on Linear Mixed Modelling, these </w:t>
      </w:r>
      <w:proofErr w:type="gramStart"/>
      <w:r>
        <w:t>take into account</w:t>
      </w:r>
      <w:proofErr w:type="gramEnd"/>
      <w:r>
        <w:t xml:space="preserve">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 In the following, we thus first discuss the two main methods for analyzing data from Two-Alternative Forced-Choice Tasks. We then elaborate on how to simulate datasets that resemble the data expected for a </w:t>
      </w:r>
      <w:proofErr w:type="gramStart"/>
      <w:r>
        <w:t>task, and</w:t>
      </w:r>
      <w:proofErr w:type="gramEnd"/>
      <w:r>
        <w:t xml:space="preserve"> provide a sample analysis for this fictional dataset. Then, we give recommendations on how to obtain the power of an experimental setup given certain </w:t>
      </w:r>
      <w:proofErr w:type="gramStart"/>
      <w:r>
        <w:t>assumptions, and</w:t>
      </w:r>
      <w:proofErr w:type="gramEnd"/>
      <w:r>
        <w:t xml:space="preserve"> compare the two approaches of analysis in terms of their power. We accompany this with example implementations in R and Julia and show ways to determine the most efficient trials-per-participant ratio.</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0179ECED" w:rsidR="00C97284" w:rsidRDefault="007002AE" w:rsidP="007002AE">
      <w:r>
        <w:t xml:space="preserve">We will first discuss the specifics of simulating psychophysical data for one typical case of psychometric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w:t>
      </w:r>
      <w:r w:rsidR="00C97284" w:rsidRPr="00C97284">
        <w:lastRenderedPageBreak/>
        <w:t>marks refer to variables in the script. For some of the variables, we demonstrate how to derive them from existing 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proofErr w:type="spellStart"/>
      <w:r w:rsidRPr="00FE0C4D">
        <w:rPr>
          <w:b/>
          <w:bCs/>
        </w:rPr>
        <w:t>ConditionOfInterest</w:t>
      </w:r>
      <w:proofErr w:type="spellEnd"/>
      <w:r>
        <w:t>”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FE0C4D">
        <w:rPr>
          <w:b/>
          <w:bCs/>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FE0C4D">
        <w:rPr>
          <w:b/>
          <w:bCs/>
        </w:rPr>
        <w:t>PSE_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FE0C4D">
        <w:rPr>
          <w:b/>
          <w:bCs/>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proofErr w:type="spellStart"/>
      <w:r w:rsidRPr="00FE0C4D">
        <w:rPr>
          <w:b/>
          <w:bCs/>
        </w:rPr>
        <w:t>Mean_Standard</w:t>
      </w:r>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FE0C4D">
        <w:rPr>
          <w:b/>
          <w:bCs/>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FE0C4D">
        <w:rPr>
          <w:b/>
          <w:bCs/>
        </w:rPr>
        <w:t>SD_Standard</w:t>
      </w:r>
      <w:proofErr w:type="spellEnd"/>
      <w:r>
        <w:t>” is then the standard deviation of the psychometric function for each stimulus intensity (</w:t>
      </w:r>
      <w:proofErr w:type="spellStart"/>
      <w:r w:rsidRPr="00FE0C4D">
        <w:rPr>
          <w:b/>
          <w:bCs/>
        </w:rPr>
        <w:t>Multiplicator_SD_Standard</w:t>
      </w:r>
      <w:proofErr w:type="spellEnd"/>
      <w:r>
        <w:t xml:space="preserve"> * </w:t>
      </w:r>
      <w:proofErr w:type="spellStart"/>
      <w:r w:rsidRPr="00FE0C4D">
        <w:rPr>
          <w:b/>
          <w:bCs/>
        </w:rPr>
        <w:t>Mean_Standard</w:t>
      </w:r>
      <w:proofErr w:type="spellEnd"/>
      <w:r>
        <w:t>).</w:t>
      </w:r>
    </w:p>
    <w:p w14:paraId="6080FC8A" w14:textId="7A093A1C" w:rsidR="00C97284" w:rsidRDefault="00C97284" w:rsidP="00C97284">
      <w:r>
        <w:lastRenderedPageBreak/>
        <w:t>“</w:t>
      </w:r>
      <w:proofErr w:type="spellStart"/>
      <w:r w:rsidRPr="00FE0C4D">
        <w:rPr>
          <w:b/>
          <w:bCs/>
        </w:rPr>
        <w:t>Type_ResponseFunction</w:t>
      </w:r>
      <w:proofErr w:type="spellEnd"/>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BCB80E6" w:rsidR="00C97284" w:rsidRDefault="00C97284" w:rsidP="00C97284">
      <w:pPr>
        <w:pStyle w:val="Caption"/>
      </w:pPr>
      <w:bookmarkStart w:id="1" w:name="_Ref45511590"/>
      <w:r>
        <w:t xml:space="preserve">Figure </w:t>
      </w:r>
      <w:r w:rsidR="004B17C0">
        <w:fldChar w:fldCharType="begin"/>
      </w:r>
      <w:r w:rsidR="004B17C0">
        <w:instrText xml:space="preserve"> SEQ Figure \* ARABIC </w:instrText>
      </w:r>
      <w:r w:rsidR="004B17C0">
        <w:fldChar w:fldCharType="separate"/>
      </w:r>
      <w:r w:rsidR="00FC4081">
        <w:rPr>
          <w:noProof/>
        </w:rPr>
        <w:t>2</w:t>
      </w:r>
      <w:r w:rsidR="004B17C0">
        <w:rPr>
          <w:noProof/>
        </w:rPr>
        <w:fldChar w:fldCharType="end"/>
      </w:r>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FE0C4D">
        <w:rPr>
          <w:b/>
          <w:bCs/>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proofErr w:type="spellStart"/>
      <w:r w:rsidRPr="00FE0C4D">
        <w:rPr>
          <w:b/>
          <w:bCs/>
        </w:rPr>
        <w:t>Mean_Variability_Between</w:t>
      </w:r>
      <w:proofErr w:type="spellEnd"/>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proofErr w:type="spellStart"/>
      <w:r w:rsidRPr="00FE0C4D">
        <w:rPr>
          <w:b/>
          <w:bCs/>
        </w:rPr>
        <w:t>SD_Variability_Between</w:t>
      </w:r>
      <w:proofErr w:type="spellEnd"/>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w:t>
      </w:r>
      <w:r>
        <w:rPr>
          <w:noProof/>
        </w:rPr>
        <w:lastRenderedPageBreak/>
        <w:t xml:space="preserve">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77777777" w:rsidR="004851AE" w:rsidRDefault="004851AE" w:rsidP="004851AE">
      <w:r>
        <w:t>We then fit the psychometric functions using the “</w:t>
      </w:r>
      <w:proofErr w:type="spellStart"/>
      <w:r>
        <w:t>quickpsy</w:t>
      </w:r>
      <w:proofErr w:type="spellEnd"/>
      <w:r>
        <w:t xml:space="preserve">” package. We fit separate psychometric functions for each self-motion condition, </w:t>
      </w:r>
      <w:proofErr w:type="gramStart"/>
      <w:r>
        <w:t>participant</w:t>
      </w:r>
      <w:proofErr w:type="gramEnd"/>
      <w:r>
        <w:t xml:space="preserve"> and object velocity. Then, we can use the </w:t>
      </w:r>
      <w:proofErr w:type="gramStart"/>
      <w:r>
        <w:t>plot(</w:t>
      </w:r>
      <w:proofErr w:type="gramEnd"/>
      <w:r>
        <w: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lastRenderedPageBreak/>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they are proportional. Since </w:t>
      </w:r>
      <w:proofErr w:type="spellStart"/>
      <w:r>
        <w:t>JND_Difference</w:t>
      </w:r>
      <w:proofErr w:type="spellEnd"/>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proofErr w:type="spellStart"/>
      <w:r>
        <w:t>Mean_Standard</w:t>
      </w:r>
      <w:proofErr w:type="spellEnd"/>
      <w:r>
        <w:t xml:space="preserve"> is the mean PSE across participants for the “no motion” condition, after normalizing it by adding the mean target velocity and dividing this sum by the mean target velocity, and “</w:t>
      </w:r>
      <w:proofErr w:type="spellStart"/>
      <w:r w:rsidRPr="00A239DF">
        <w:t>Multiplicator_SD_Standard</w:t>
      </w:r>
      <w:proofErr w:type="spellEnd"/>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xml:space="preserve">() function from the MASS package to determine the best fit for each PEST. To get the normalized value, we use the function to fit Gaussian and Cauchy functions to the quotient </w:t>
      </w:r>
      <w:proofErr w:type="spellStart"/>
      <w:r>
        <w:t>velH_Pest</w:t>
      </w:r>
      <w:proofErr w:type="spellEnd"/>
      <w:r>
        <w:t>/</w:t>
      </w:r>
      <w:proofErr w:type="spellStart"/>
      <w:r>
        <w:t>velH</w:t>
      </w:r>
      <w:proofErr w:type="spellEnd"/>
      <w:r>
        <w:t xml:space="preserve">, separately for each congruency condition, </w:t>
      </w:r>
      <w:proofErr w:type="gramStart"/>
      <w:r>
        <w:t>participant</w:t>
      </w:r>
      <w:proofErr w:type="gramEnd"/>
      <w:r>
        <w:t xml:space="preserve"> and target velocity. We furthermore extract the loglikelihood from the fit as a measure of </w:t>
      </w:r>
      <w:proofErr w:type="spellStart"/>
      <w:r>
        <w:t>modelfit</w:t>
      </w:r>
      <w:proofErr w:type="spellEnd"/>
      <w:r>
        <w:t xml:space="preserve">.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lastRenderedPageBreak/>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77777777"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04B89B00" w:rsidR="0000500A" w:rsidRPr="00C33157" w:rsidRDefault="0000500A" w:rsidP="0000500A">
      <w:pPr>
        <w:pStyle w:val="Caption"/>
        <w:jc w:val="both"/>
        <w:rPr>
          <w:noProof/>
        </w:rPr>
      </w:pPr>
      <w:bookmarkStart w:id="2" w:name="_Ref45511606"/>
      <w:r>
        <w:t xml:space="preserve">Figure </w:t>
      </w:r>
      <w:r w:rsidR="004B17C0">
        <w:fldChar w:fldCharType="begin"/>
      </w:r>
      <w:r w:rsidR="004B17C0">
        <w:instrText xml:space="preserve"> SEQ Figure \* ARABIC </w:instrText>
      </w:r>
      <w:r w:rsidR="004B17C0">
        <w:fldChar w:fldCharType="separate"/>
      </w:r>
      <w:r w:rsidR="00FC4081">
        <w:rPr>
          <w:noProof/>
        </w:rPr>
        <w:t>3</w:t>
      </w:r>
      <w:r w:rsidR="004B17C0">
        <w:rPr>
          <w:noProof/>
        </w:rPr>
        <w:fldChar w:fldCharType="end"/>
      </w:r>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F2C35C1" w:rsidR="00D805A7" w:rsidRDefault="000A2EE2" w:rsidP="00376144">
      <w:pPr>
        <w:pStyle w:val="ListParagraph"/>
        <w:numPr>
          <w:ilvl w:val="0"/>
          <w:numId w:val="2"/>
        </w:numPr>
        <w:jc w:val="both"/>
      </w:pPr>
      <w:r>
        <w:t xml:space="preserve">Fitting Psychometric functions, extracting their means and standard deviations as proxies for PSEs and JNDs </w:t>
      </w:r>
      <w:r w:rsidR="005C4DF0">
        <w:t>(</w:t>
      </w:r>
      <w:proofErr w:type="gramStart"/>
      <w:r w:rsidR="005C4DF0">
        <w:t>see )</w:t>
      </w:r>
      <w:proofErr w:type="gramEnd"/>
      <w:r w:rsidR="005C4DF0">
        <w:t xml:space="preserve"> </w:t>
      </w:r>
      <w:r>
        <w:t xml:space="preserve">and conducting the appropriate statistical test over these values (usually a </w:t>
      </w:r>
      <w:r w:rsidRPr="00D805A7">
        <w:rPr>
          <w:i/>
          <w:iCs/>
        </w:rPr>
        <w:t>t</w:t>
      </w:r>
      <w:r>
        <w:t xml:space="preserve"> test or an ANOVA)</w:t>
      </w:r>
      <w:r w:rsidR="00D805A7">
        <w:t xml:space="preserve">. We will call this two-level approach, following </w:t>
      </w:r>
      <w:r w:rsidR="00D805A7" w:rsidRPr="00D805A7">
        <w:t>Moscatelli et al.</w:t>
      </w:r>
      <w:r w:rsidR="00D805A7">
        <w:t xml:space="preserve"> </w:t>
      </w:r>
      <w:r w:rsidR="00D805A7">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manualFormatting":"(2012)","plainTextFormattedCitation":"(Moscatelli, Mezzetti, &amp; Lacquaniti, 2012)","previouslyFormattedCitation":"(Moscatelli, Mezzetti, &amp; Lacquaniti, 2012)"},"properties":{"noteIndex":0},"schema":"https://github.com/citation-style-language/schema/raw/master/csl-citation.json"}</w:instrText>
      </w:r>
      <w:r w:rsidR="00D805A7">
        <w:fldChar w:fldCharType="separate"/>
      </w:r>
      <w:r w:rsidR="00D805A7" w:rsidRPr="00D805A7">
        <w:rPr>
          <w:noProof/>
        </w:rPr>
        <w:t>(2012)</w:t>
      </w:r>
      <w:r w:rsidR="00D805A7">
        <w:fldChar w:fldCharType="end"/>
      </w:r>
      <w:r w:rsidR="00D805A7">
        <w:t>, “</w:t>
      </w:r>
      <w:r w:rsidR="00D805A7" w:rsidRPr="00D805A7">
        <w:t>Parameter-As-Outcome Model</w:t>
      </w:r>
      <w:r w:rsidR="00D805A7">
        <w:t>” or short</w:t>
      </w:r>
      <w:r w:rsidR="00D805A7" w:rsidRPr="00D805A7">
        <w:t xml:space="preserve"> </w:t>
      </w:r>
      <w:r w:rsidR="00D805A7">
        <w:t>“</w:t>
      </w:r>
      <w:r w:rsidR="00D805A7" w:rsidRPr="00D805A7">
        <w:t>PAOM</w:t>
      </w:r>
      <w:r w:rsidR="00D805A7">
        <w:t>”.</w:t>
      </w:r>
    </w:p>
    <w:p w14:paraId="187327C5" w14:textId="702CD434"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 to extract population parameters directly without the intermediate step of fitting psychometric functions. This approach should, according to the authors, lead to a higher power for detecting these effects.</w:t>
      </w:r>
    </w:p>
    <w:p w14:paraId="7C134D6C" w14:textId="1358BAC8" w:rsidR="00517177" w:rsidRDefault="00517177" w:rsidP="00376144">
      <w:pPr>
        <w:jc w:val="both"/>
      </w:pPr>
      <w:r>
        <w:t>In the following, we will discuss the advantages and limitations of both methods and illustrate them with data simulated above.</w:t>
      </w:r>
    </w:p>
    <w:p w14:paraId="5A3E9A09" w14:textId="46E18322" w:rsidR="005C4DF0" w:rsidRDefault="005C4DF0" w:rsidP="005C4DF0">
      <w:pPr>
        <w:keepNext/>
      </w:pPr>
    </w:p>
    <w:p w14:paraId="263D4C4D" w14:textId="646F5B36" w:rsidR="00517177" w:rsidRDefault="00517177" w:rsidP="00517177">
      <w:pPr>
        <w:pStyle w:val="Heading2"/>
      </w:pPr>
      <w:r>
        <w:t>Parameter-As-Outcome Model (PAOM)</w:t>
      </w:r>
    </w:p>
    <w:p w14:paraId="470E0BDD" w14:textId="5CA875A8" w:rsidR="00517177" w:rsidRDefault="000E7E22" w:rsidP="00376144">
      <w:pPr>
        <w:jc w:val="both"/>
      </w:pPr>
      <w:r w:rsidRPr="000E7E22">
        <w:rPr>
          <w:b/>
          <w:bCs/>
        </w:rPr>
        <w:t>How to</w:t>
      </w:r>
      <w:r>
        <w:t xml:space="preserve"> – </w:t>
      </w:r>
      <w:r w:rsidR="00517177">
        <w:t xml:space="preserve">The first step for PAOM methods is the estimation of means and standard deviations of those psychometric functions with the best fits for the observed (or simulated) data. We can </w:t>
      </w:r>
      <w:r w:rsidR="00352DD8">
        <w:t xml:space="preserve">extract means and standard deviations from </w:t>
      </w:r>
      <w:r w:rsidR="00517177">
        <w:t>the fit we used above to display the simulated psychometric functions</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7781055A"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 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872EB8" w14:textId="245D3C34"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Mean = aov(Mean ~ as.factor(ConditionOfInterest)*StandardValues,Parameters)</w:t>
      </w:r>
    </w:p>
    <w:p w14:paraId="2BC541F5" w14:textId="27DB595B"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SD = aov(SD ~ as.factor(ConditionOfInterest)*StandardValues,Parameters)</w:t>
      </w:r>
    </w:p>
    <w:p w14:paraId="72407560" w14:textId="2DE3E427" w:rsidR="000E7E22" w:rsidRDefault="000E7E22" w:rsidP="000E7E22">
      <w:pPr>
        <w:pStyle w:val="NoSpacing"/>
        <w:jc w:val="both"/>
        <w:rPr>
          <w:rFonts w:ascii="Courier New" w:hAnsi="Courier New" w:cs="Courier New"/>
          <w:noProof/>
          <w:sz w:val="16"/>
          <w:szCs w:val="16"/>
        </w:rPr>
      </w:pPr>
    </w:p>
    <w:p w14:paraId="433A7E68" w14:textId="78593E11" w:rsidR="0004040C" w:rsidRPr="0004040C" w:rsidRDefault="000E7E22" w:rsidP="0004040C">
      <w:pPr>
        <w:rPr>
          <w:noProof/>
        </w:rPr>
      </w:pPr>
      <w:r w:rsidRPr="0004040C">
        <w:rPr>
          <w:noProof/>
        </w:rPr>
        <w:t xml:space="preserve">Then, we can call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04B2CE3C" w:rsidR="006928E2" w:rsidRDefault="0004040C" w:rsidP="00376144">
      <w:pPr>
        <w:jc w:val="both"/>
        <w:rPr>
          <w:noProof/>
        </w:rPr>
      </w:pPr>
      <w:r w:rsidRPr="0004040C">
        <w:rPr>
          <w:b/>
          <w:bCs/>
          <w:noProof/>
        </w:rPr>
        <w:t>Discussion</w:t>
      </w:r>
      <w:r>
        <w:rPr>
          <w:noProof/>
        </w:rPr>
        <w:t xml:space="preserve"> – Most researchers in this area will be familiar with this technique. However, it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the reliability of each mean and standard deviation estimate and treats them as one measurement each. In our example script, each staircase is measured in 100 trials. With the PAOM, each of these chunks of 100 trials are reduced to one mean and one standard deviation each, while there is no way to adjust for the added confidence in these values in a t test of an ANOVA. 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this threshold substantially sooner or later than others.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100CCBB4"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 For example, in our case, they can account for the fact that the psychometric functions may be shifted consistently to the left or to the right for some participants, but not for others</w:t>
      </w:r>
      <w:r w:rsidR="00FB5FEE">
        <w:rPr>
          <w:noProof/>
        </w:rPr>
        <w:t xml:space="preserve">, or </w:t>
      </w:r>
      <w:r w:rsidR="005C4DF0">
        <w:rPr>
          <w:noProof/>
        </w:rPr>
        <w:t>for that the fact that the psychometric functions are shallower for some, and steeper for others</w:t>
      </w:r>
      <w:r w:rsidR="0099358C">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this difference graphically. A regular 2x4 ANOVA (2 </w:t>
      </w:r>
      <w:r w:rsidR="0099358C">
        <w:rPr>
          <w:noProof/>
        </w:rPr>
        <w:lastRenderedPageBreak/>
        <w:t xml:space="preserve">Conditions x 4 Standard 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main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 </w:t>
      </w:r>
      <w:r w:rsidR="0067329A">
        <w:rPr>
          <w:noProof/>
        </w:rPr>
        <w:t xml:space="preserve">The lme4 package </w:t>
      </w:r>
      <w:r w:rsidR="0067329A">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67329A">
        <w:rPr>
          <w:noProof/>
        </w:rPr>
        <w:fldChar w:fldCharType="separate"/>
      </w:r>
      <w:r w:rsidR="0067329A" w:rsidRPr="0067329A">
        <w:rPr>
          <w:noProof/>
        </w:rPr>
        <w:t>(Bates, Mächler, Bolker, &amp; Walker, 2015)</w:t>
      </w:r>
      <w:r w:rsidR="0067329A">
        <w:rPr>
          <w:noProof/>
        </w:rPr>
        <w:fldChar w:fldCharType="end"/>
      </w:r>
      <w:r w:rsidR="0067329A">
        <w:rPr>
          <w:noProof/>
        </w:rPr>
        <w:t xml:space="preserve"> for R provides a user-friendly interface for the fitting of Linear Mixed Models. For the above example, the model specification could look like the following:</w:t>
      </w:r>
    </w:p>
    <w:p w14:paraId="78758138" w14:textId="77777777"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 = lmer(Mean/StandardValues ~ ConditionOfInterest*StandardValues + (1 | ID),</w:t>
      </w:r>
    </w:p>
    <w:p w14:paraId="182FD63B" w14:textId="0E70B948"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7AFD0EC9"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LMM)</w:t>
      </w:r>
    </w:p>
    <w:p w14:paraId="592D2470" w14:textId="77777777" w:rsidR="003B29B6" w:rsidRPr="003B29B6" w:rsidRDefault="003B29B6" w:rsidP="003B29B6">
      <w:pPr>
        <w:pStyle w:val="NoSpacing"/>
        <w:jc w:val="both"/>
        <w:rPr>
          <w:rFonts w:ascii="Courier New" w:hAnsi="Courier New" w:cs="Courier New"/>
          <w:noProof/>
          <w:sz w:val="16"/>
          <w:szCs w:val="16"/>
        </w:rPr>
      </w:pPr>
    </w:p>
    <w:p w14:paraId="0F8BA3FE" w14:textId="2C14B73B" w:rsidR="003B29B6" w:rsidRDefault="00F70779" w:rsidP="00376144">
      <w:pPr>
        <w:jc w:val="both"/>
        <w:rPr>
          <w:noProof/>
        </w:rPr>
      </w:pPr>
      <w:r>
        <w:rPr>
          <w:noProof/>
        </w:rPr>
        <w:t xml:space="preserve">This filters out some of the random variability and lowers the standard errors associated with the 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1, an associated standard error of 0.1</w:t>
      </w:r>
      <w:r w:rsidR="003B29B6">
        <w:rPr>
          <w:noProof/>
        </w:rPr>
        <w:t>7</w:t>
      </w:r>
      <w:r w:rsidR="003E605C">
        <w:rPr>
          <w:noProof/>
        </w:rPr>
        <w:t xml:space="preserve"> and a p value of 0.58 for </w:t>
      </w:r>
      <w:r w:rsidR="003E605C" w:rsidRPr="001635C7">
        <w:rPr>
          <w:b/>
          <w:bCs/>
          <w:noProof/>
        </w:rPr>
        <w:t>Condition</w:t>
      </w:r>
      <w:r w:rsidR="001635C7" w:rsidRPr="001635C7">
        <w:rPr>
          <w:b/>
          <w:bCs/>
          <w:noProof/>
        </w:rPr>
        <w:t>OfInterest</w:t>
      </w:r>
      <w:r w:rsidR="003E605C">
        <w:rPr>
          <w:noProof/>
        </w:rPr>
        <w:t>. A Linear Mixed Model that also adds random intercepts per participant, in turn, yields a regression coefficient of -0.1, an associated standard error of 0.04 and a p value of 0.0</w:t>
      </w:r>
      <w:r w:rsidR="00997282">
        <w:rPr>
          <w:noProof/>
        </w:rPr>
        <w:t>32</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p>
    <w:p w14:paraId="7933AAD0" w14:textId="338AC1B9" w:rsidR="006928E2"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9E0CD5">
        <w:rPr>
          <w:noProof/>
        </w:rPr>
        <w:t xml:space="preserve"> established above</w:t>
      </w:r>
      <w:r>
        <w:rPr>
          <w:noProof/>
        </w:rPr>
        <w:t>. However, Mixed Models have some advantages with regards to repeated measures ANOVAs</w:t>
      </w:r>
      <w:r w:rsidR="00136CB0">
        <w:rPr>
          <w:noProof/>
        </w:rPr>
        <w:t>: They deal better with missing data and are more flexible.</w:t>
      </w:r>
      <w:r w:rsidR="00E02B28">
        <w:rPr>
          <w:noProof/>
        </w:rPr>
        <w:t xml:space="preserve"> For example, they allow the inclusion of </w:t>
      </w:r>
      <w:r w:rsidR="0067329A">
        <w:rPr>
          <w:noProof/>
        </w:rPr>
        <w:t>more than one</w:t>
      </w:r>
      <w:r w:rsidR="00E02B28">
        <w:rPr>
          <w:noProof/>
        </w:rPr>
        <w:t xml:space="preserve"> grouping factor (or “random effects” in Mixed Model linguo), which can come in handy. We therefore recommend using Mixed Models over repeated measures ANOVAs. For further information and an R-based introduction to 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632DB20C" w14:textId="652C028E" w:rsidR="00FC4081" w:rsidRDefault="00230D1F" w:rsidP="00FC4081">
      <w:pPr>
        <w:keepNext/>
        <w:jc w:val="both"/>
      </w:pPr>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p>
    <w:p w14:paraId="06CE5DBB" w14:textId="3E8EA512" w:rsidR="00230D1F" w:rsidRDefault="00FC4081" w:rsidP="00FC4081">
      <w:pPr>
        <w:pStyle w:val="Caption"/>
        <w:jc w:val="both"/>
        <w:rPr>
          <w:noProof/>
        </w:rPr>
      </w:pPr>
      <w:bookmarkStart w:id="4" w:name="_Ref45635370"/>
      <w:r>
        <w:t xml:space="preserve">Figure </w:t>
      </w:r>
      <w:r w:rsidR="004B17C0">
        <w:fldChar w:fldCharType="begin"/>
      </w:r>
      <w:r w:rsidR="004B17C0">
        <w:instrText xml:space="preserve"> SEQ Figure \* ARABIC </w:instrText>
      </w:r>
      <w:r w:rsidR="004B17C0">
        <w:fldChar w:fldCharType="separate"/>
      </w:r>
      <w:r>
        <w:rPr>
          <w:noProof/>
        </w:rPr>
        <w:t>4</w:t>
      </w:r>
      <w:r w:rsidR="004B17C0">
        <w:rPr>
          <w:noProof/>
        </w:rPr>
        <w:fldChar w:fldCharType="end"/>
      </w:r>
      <w:bookmarkEnd w:id="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7249B17A" w:rsidR="0004040C" w:rsidRDefault="006928E2" w:rsidP="00376144">
      <w:pPr>
        <w:jc w:val="both"/>
        <w:rPr>
          <w:noProof/>
        </w:rPr>
      </w:pPr>
      <w:r>
        <w:rPr>
          <w:noProof/>
        </w:rPr>
        <w:lastRenderedPageBreak/>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31691CCD" w14:textId="2AA8BC19" w:rsidR="00D805A7"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as a more thorough discussion of the specifics of this method, both in terms of rationale and process. The general idea is to fit regression lines to the data </w:t>
      </w:r>
      <w:r w:rsidR="00BE706D">
        <w:rPr>
          <w:noProof/>
        </w:rPr>
        <w:t xml:space="preserve">that are </w:t>
      </w:r>
      <w:r>
        <w:rPr>
          <w:noProof/>
        </w:rPr>
        <w:t>transformed by a so called “link function”</w:t>
      </w:r>
      <w:r w:rsidR="00BE706D">
        <w:rPr>
          <w:noProof/>
        </w:rPr>
        <w:t>,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Pr>
          <w:noProof/>
        </w:rPr>
        <w:t>R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 xml:space="preserve">Weibull </w:t>
      </w:r>
      <w:r w:rsidR="007A3D11">
        <w:rPr>
          <w:noProof/>
        </w:rPr>
        <w:t xml:space="preserve">or </w:t>
      </w:r>
      <w:r>
        <w:rPr>
          <w:noProof/>
        </w:rPr>
        <w:t>Cummulative Gaussian functions</w:t>
      </w:r>
      <w:r w:rsidR="007A3D11">
        <w:rPr>
          <w:noProof/>
        </w:rPr>
        <w:t>, into linear</w:t>
      </w:r>
      <w:r>
        <w:rPr>
          <w:noProof/>
        </w:rPr>
        <w:t xml:space="preserve">. We follow Moscatelli et al. in choosing a probit link. We first filter for potential presented outlier values (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w:t>
      </w:r>
      <w:r w:rsidR="0010338B">
        <w:rPr>
          <w:noProof/>
        </w:rPr>
        <w:lastRenderedPageBreak/>
        <w:t xml:space="preserve">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4E842D46" w:rsidR="000B28DC" w:rsidRDefault="009C0D5A" w:rsidP="000B28DC">
      <w:pPr>
        <w:jc w:val="both"/>
        <w:rPr>
          <w:noProof/>
        </w:rPr>
      </w:pPr>
      <w:r>
        <w:rPr>
          <w:noProof/>
        </w:rPr>
        <w:t xml:space="preserve">When the lmerTest package is loaded </w:t>
      </w:r>
      <w:r>
        <w:rPr>
          <w:noProof/>
        </w:rPr>
        <w:fldChar w:fldCharType="begin" w:fldLock="1"/>
      </w:r>
      <w:r>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Pr>
          <w:noProof/>
        </w:rPr>
        <w:fldChar w:fldCharType="separate"/>
      </w:r>
      <w:r w:rsidRPr="009C0D5A">
        <w:rPr>
          <w:noProof/>
        </w:rPr>
        <w:t>(Kuznetsova, Brockhoff, &amp; Christensen, 2017)</w:t>
      </w:r>
      <w:r>
        <w:rPr>
          <w:noProof/>
        </w:rPr>
        <w:fldChar w:fldCharType="end"/>
      </w:r>
      <w:r>
        <w:rPr>
          <w:noProof/>
        </w:rPr>
        <w:t xml:space="preserve">,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 </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0D52C857" w14:textId="59BDC962" w:rsidR="005A6220" w:rsidRDefault="004D1E77" w:rsidP="005A6220">
      <w:pPr>
        <w:jc w:val="both"/>
        <w:rPr>
          <w:noProof/>
        </w:rPr>
      </w:pPr>
      <w:r>
        <w:rPr>
          <w:noProof/>
        </w:rPr>
        <w:t xml:space="preserve">This </w:t>
      </w:r>
      <w:r w:rsidR="00BE27CA">
        <w:rPr>
          <w:noProof/>
        </w:rPr>
        <w:t>Likelihood Ratio Test provides a p value which determine whether the test model is significantly better than the null model. If it is, this is evidence that ConditionOfInterest has a significant influence on the slope of the psychometric function, that is, on the JND.</w:t>
      </w:r>
      <w:r w:rsidR="00FC7AF7">
        <w:rPr>
          <w:noProof/>
        </w:rPr>
        <w:t xml:space="preserve"> 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1F47E612"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FE8E23A" w:rsidR="00B65CD5" w:rsidRDefault="009C0D5A" w:rsidP="000B28DC">
      <w:pPr>
        <w:jc w:val="both"/>
        <w:rPr>
          <w:noProof/>
        </w:rPr>
      </w:pPr>
      <w:r w:rsidRPr="009C0D5A">
        <w:rPr>
          <w:b/>
          <w:bCs/>
          <w:noProof/>
        </w:rPr>
        <w:t>Discussion</w:t>
      </w:r>
      <w:r>
        <w:rPr>
          <w:noProof/>
        </w:rPr>
        <w:t xml:space="preserve"> – </w:t>
      </w:r>
      <w:r w:rsidR="00D306C3">
        <w:rPr>
          <w:noProof/>
        </w:rPr>
        <w:t xml:space="preserve">A challenge when using Generalized Linear Mixed Models is the model specification, in this case particularly the decision about </w:t>
      </w:r>
      <w:r w:rsidR="00DB0A11">
        <w:rPr>
          <w:noProof/>
        </w:rPr>
        <w:t>the</w:t>
      </w:r>
      <w:r w:rsidR="00D306C3">
        <w:rPr>
          <w:noProof/>
        </w:rPr>
        <w:t xml:space="preserve"> random effects to </w:t>
      </w:r>
      <w:r w:rsidR="00DB0A11">
        <w:rPr>
          <w:noProof/>
        </w:rPr>
        <w:t xml:space="preserve">be </w:t>
      </w:r>
      <w:r w:rsidR="00D306C3">
        <w:rPr>
          <w:noProof/>
        </w:rPr>
        <w:t>include</w:t>
      </w:r>
      <w:r w:rsidR="00DB0A11">
        <w:rPr>
          <w:noProof/>
        </w:rPr>
        <w:t>d</w:t>
      </w:r>
      <w:r w:rsidR="00D306C3">
        <w:rPr>
          <w:noProof/>
        </w:rPr>
        <w:t xml:space="preserve"> into the model.</w:t>
      </w:r>
      <w:r w:rsidR="00DB0A11">
        <w:rPr>
          <w:noProof/>
        </w:rPr>
        <w:t xml:space="preserve"> Moscatelli et al.’s </w:t>
      </w:r>
      <w:r w:rsidR="00D306C3">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D306C3">
        <w:rPr>
          <w:noProof/>
        </w:rPr>
        <w:fldChar w:fldCharType="separate"/>
      </w:r>
      <w:r w:rsidR="00D306C3" w:rsidRPr="00D306C3">
        <w:rPr>
          <w:noProof/>
        </w:rPr>
        <w:t>(Moscatelli et al., 2012)</w:t>
      </w:r>
      <w:r w:rsidR="00D306C3">
        <w:rPr>
          <w:noProof/>
        </w:rPr>
        <w:fldChar w:fldCharType="end"/>
      </w:r>
      <w:r w:rsidR="00D306C3">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3F34D31F"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6894250D" w14:textId="0EE128E7" w:rsidR="00B4197D" w:rsidRDefault="00B4197D" w:rsidP="000B28DC">
      <w:pPr>
        <w:jc w:val="both"/>
        <w:rPr>
          <w:noProof/>
        </w:rPr>
      </w:pPr>
      <w:r>
        <w:rPr>
          <w:noProof/>
        </w:rPr>
        <w:t>The main assumption for Generalized Linear Mixed Models is Homos</w:t>
      </w:r>
      <w:r w:rsidR="004D3494">
        <w:rPr>
          <w:noProof/>
        </w:rPr>
        <w:t>k</w:t>
      </w:r>
      <w:r>
        <w:rPr>
          <w:noProof/>
        </w:rPr>
        <w:t>edaticity</w:t>
      </w:r>
      <w:r w:rsidR="004D3494">
        <w:rPr>
          <w:noProof/>
        </w:rPr>
        <w:t xml:space="preserve">: variance in responses should not depend in any way on any experimental variables. For psychophysical data, this could be a problem if a range of StandardValues is tested, since </w:t>
      </w:r>
    </w:p>
    <w:p w14:paraId="61FF32BA" w14:textId="0276DA7D" w:rsidR="009C0D5A" w:rsidRDefault="009C0D5A" w:rsidP="000B28DC">
      <w:pPr>
        <w:jc w:val="both"/>
        <w:rPr>
          <w:noProof/>
        </w:rPr>
      </w:pPr>
    </w:p>
    <w:p w14:paraId="24A8AE73" w14:textId="58B36B53" w:rsidR="00DB0A11" w:rsidRDefault="00DB0A11" w:rsidP="00DB0A11">
      <w:pPr>
        <w:pStyle w:val="Heading2"/>
      </w:pPr>
      <w:r>
        <w:t>Bayesian Linear Mixed Modelling</w:t>
      </w:r>
    </w:p>
    <w:p w14:paraId="30F88784" w14:textId="6088FDA0" w:rsidR="009C0D5A" w:rsidRDefault="00DB0A11" w:rsidP="000B28DC">
      <w:pPr>
        <w:jc w:val="both"/>
        <w:rPr>
          <w:noProof/>
        </w:rPr>
      </w:pPr>
      <w:r>
        <w:rPr>
          <w:noProof/>
        </w:rPr>
        <w:t xml:space="preserve">Finally, there are Bayesian methods of estimating JND and PSE. Particularly the brms package </w:t>
      </w:r>
      <w:r>
        <w:rPr>
          <w:noProof/>
        </w:rPr>
        <w:fldChar w:fldCharType="begin" w:fldLock="1"/>
      </w:r>
      <w:r>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its similar syntax, very user-friendly for lme4 users.</w:t>
      </w:r>
    </w:p>
    <w:p w14:paraId="762034C2" w14:textId="4C94FB53" w:rsidR="009C0D5A" w:rsidRDefault="009C0D5A" w:rsidP="000B28DC">
      <w:pPr>
        <w:jc w:val="both"/>
        <w:rPr>
          <w:noProof/>
        </w:rPr>
      </w:pPr>
    </w:p>
    <w:p w14:paraId="0A7A7AF1" w14:textId="77777777" w:rsidR="009C0D5A" w:rsidRDefault="009C0D5A" w:rsidP="000B28DC">
      <w:pPr>
        <w:jc w:val="both"/>
        <w:rPr>
          <w:noProof/>
        </w:rPr>
      </w:pPr>
    </w:p>
    <w:p w14:paraId="6BA288E2" w14:textId="5751CE24" w:rsidR="00916B7C" w:rsidRDefault="00916B7C" w:rsidP="00916B7C">
      <w:pPr>
        <w:pStyle w:val="NoSpacing"/>
        <w:rPr>
          <w:rFonts w:ascii="Courier New" w:hAnsi="Courier New" w:cs="Courier New"/>
          <w:noProof/>
          <w:sz w:val="16"/>
          <w:szCs w:val="16"/>
        </w:rPr>
      </w:pPr>
    </w:p>
    <w:p w14:paraId="785E2912" w14:textId="77777777" w:rsidR="000B28DC" w:rsidRPr="00F946DB" w:rsidRDefault="000B28DC" w:rsidP="00916B7C">
      <w:pPr>
        <w:pStyle w:val="NoSpacing"/>
        <w:rPr>
          <w:rFonts w:ascii="Courier New" w:hAnsi="Courier New" w:cs="Courier New"/>
          <w:noProof/>
          <w:sz w:val="16"/>
          <w:szCs w:val="16"/>
        </w:rPr>
      </w:pPr>
    </w:p>
    <w:p w14:paraId="5F2A6604" w14:textId="6D9DC254" w:rsidR="007B7145" w:rsidRDefault="00533392" w:rsidP="00F80408">
      <w:pPr>
        <w:jc w:val="both"/>
        <w:rPr>
          <w:noProof/>
        </w:rPr>
      </w:pPr>
      <w:r>
        <w:rPr>
          <w:noProof/>
        </w:rPr>
        <w:t xml:space="preserve">The following is the most complete version, with </w:t>
      </w:r>
      <w:r w:rsidRPr="001635C7">
        <w:rPr>
          <w:b/>
          <w:bCs/>
          <w:noProof/>
        </w:rPr>
        <w:t>ConditionOfInterest</w:t>
      </w:r>
      <w:r>
        <w:rPr>
          <w:noProof/>
        </w:rPr>
        <w:t xml:space="preserve"> and </w:t>
      </w:r>
      <w:r w:rsidRPr="001635C7">
        <w:rPr>
          <w:b/>
          <w:bCs/>
          <w:noProof/>
        </w:rPr>
        <w:t>Difference</w:t>
      </w:r>
      <w:r>
        <w:rPr>
          <w:noProof/>
        </w:rPr>
        <w:t xml:space="preserve"> </w:t>
      </w:r>
      <w:r w:rsidR="00874473">
        <w:rPr>
          <w:noProof/>
        </w:rPr>
        <w:t>and their interaction as fixed effects, as wel</w:t>
      </w:r>
      <w:r w:rsidR="00C329FD">
        <w:rPr>
          <w:noProof/>
        </w:rPr>
        <w:t>l</w:t>
      </w:r>
      <w:r w:rsidR="00874473">
        <w:rPr>
          <w:noProof/>
        </w:rPr>
        <w:t xml:space="preserve"> as </w:t>
      </w:r>
      <w:r w:rsidR="00874473" w:rsidRPr="001635C7">
        <w:rPr>
          <w:b/>
          <w:bCs/>
          <w:noProof/>
        </w:rPr>
        <w:t>ConditionofInterest</w:t>
      </w:r>
      <w:r w:rsidR="00874473">
        <w:rPr>
          <w:noProof/>
        </w:rPr>
        <w:t xml:space="preserve">, </w:t>
      </w:r>
      <w:r w:rsidR="00874473" w:rsidRPr="001635C7">
        <w:rPr>
          <w:b/>
          <w:bCs/>
          <w:noProof/>
        </w:rPr>
        <w:t>Difference</w:t>
      </w:r>
      <w:r w:rsidR="00874473">
        <w:rPr>
          <w:noProof/>
        </w:rPr>
        <w:t xml:space="preserve"> and the intercept per </w:t>
      </w:r>
      <w:r w:rsidR="00874473" w:rsidRPr="001635C7">
        <w:rPr>
          <w:b/>
          <w:bCs/>
          <w:noProof/>
        </w:rPr>
        <w:t>ID</w:t>
      </w:r>
      <w:r w:rsidR="00874473">
        <w:rPr>
          <w:noProof/>
        </w:rPr>
        <w:t xml:space="preserve"> and </w:t>
      </w:r>
      <w:r w:rsidR="00874473" w:rsidRPr="001635C7">
        <w:rPr>
          <w:b/>
          <w:bCs/>
          <w:noProof/>
        </w:rPr>
        <w:t>StandardValues</w:t>
      </w:r>
      <w:r w:rsidR="00874473">
        <w:rPr>
          <w:noProof/>
        </w:rPr>
        <w:t xml:space="preserve"> as random effects.</w:t>
      </w:r>
    </w:p>
    <w:p w14:paraId="7117596E" w14:textId="77777777"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7CED224" w14:textId="07C6F7F3"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             family = binomial(link = "</w:t>
      </w:r>
      <w:r>
        <w:rPr>
          <w:rFonts w:ascii="Courier New" w:hAnsi="Courier New" w:cs="Courier New"/>
          <w:noProof/>
          <w:sz w:val="16"/>
          <w:szCs w:val="16"/>
        </w:rPr>
        <w:t>probit</w:t>
      </w:r>
      <w:r w:rsidRPr="007B7145">
        <w:rPr>
          <w:rFonts w:ascii="Courier New" w:hAnsi="Courier New" w:cs="Courier New"/>
          <w:noProof/>
          <w:sz w:val="16"/>
          <w:szCs w:val="16"/>
        </w:rPr>
        <w:t xml:space="preserve">"), </w:t>
      </w:r>
    </w:p>
    <w:p w14:paraId="599FAD07" w14:textId="18995BCA" w:rsidR="007B7145" w:rsidRDefault="007B7145" w:rsidP="008B0DC4">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             data = Psychometric</w:t>
      </w:r>
      <w:r w:rsidR="008B0DC4">
        <w:rPr>
          <w:rFonts w:ascii="Courier New" w:hAnsi="Courier New" w:cs="Courier New"/>
          <w:noProof/>
          <w:sz w:val="16"/>
          <w:szCs w:val="16"/>
        </w:rPr>
        <w:t>)</w:t>
      </w:r>
    </w:p>
    <w:p w14:paraId="4E63004A" w14:textId="77777777" w:rsidR="001635C7" w:rsidRPr="007B7145" w:rsidRDefault="001635C7" w:rsidP="008B0DC4">
      <w:pPr>
        <w:pStyle w:val="NoSpacing"/>
        <w:ind w:left="720"/>
        <w:rPr>
          <w:rFonts w:ascii="Courier New" w:hAnsi="Courier New" w:cs="Courier New"/>
          <w:noProof/>
          <w:sz w:val="16"/>
          <w:szCs w:val="16"/>
        </w:rPr>
      </w:pPr>
    </w:p>
    <w:p w14:paraId="2669B059" w14:textId="3F9F02B9" w:rsidR="007A3D11" w:rsidRDefault="007A3D11" w:rsidP="000A2EE2">
      <w:pPr>
        <w:rPr>
          <w:noProof/>
        </w:rPr>
      </w:pPr>
    </w:p>
    <w:p w14:paraId="52385C7B" w14:textId="5740BC64" w:rsidR="007A3D11" w:rsidRDefault="007A3D11" w:rsidP="000A2EE2">
      <w:pPr>
        <w:rPr>
          <w:noProof/>
        </w:rPr>
      </w:pPr>
    </w:p>
    <w:p w14:paraId="69881CC5" w14:textId="77777777" w:rsidR="007A3D11" w:rsidRDefault="007A3D11" w:rsidP="000A2EE2"/>
    <w:p w14:paraId="392AB01C" w14:textId="049C538A" w:rsidR="000A2EE2" w:rsidRPr="000A2EE2" w:rsidRDefault="000A2EE2" w:rsidP="000A2EE2">
      <w:pPr>
        <w:pStyle w:val="Heading1"/>
      </w:pPr>
      <w:r>
        <w:t>Conducting Power Analyses for Psychophysical Data</w:t>
      </w:r>
    </w:p>
    <w:sectPr w:rsidR="000A2EE2" w:rsidRPr="000A2E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500A"/>
    <w:rsid w:val="0004040C"/>
    <w:rsid w:val="000A2EE2"/>
    <w:rsid w:val="000B28DC"/>
    <w:rsid w:val="000E7E22"/>
    <w:rsid w:val="0010338B"/>
    <w:rsid w:val="00136CB0"/>
    <w:rsid w:val="0014331A"/>
    <w:rsid w:val="001635C7"/>
    <w:rsid w:val="001637F8"/>
    <w:rsid w:val="0021336B"/>
    <w:rsid w:val="00230D1F"/>
    <w:rsid w:val="00271559"/>
    <w:rsid w:val="002968A0"/>
    <w:rsid w:val="002E566C"/>
    <w:rsid w:val="002F3D29"/>
    <w:rsid w:val="00352DD8"/>
    <w:rsid w:val="00376144"/>
    <w:rsid w:val="003B29B6"/>
    <w:rsid w:val="003E605C"/>
    <w:rsid w:val="004851AE"/>
    <w:rsid w:val="004919B1"/>
    <w:rsid w:val="004A3B0B"/>
    <w:rsid w:val="004B17C0"/>
    <w:rsid w:val="004D1E77"/>
    <w:rsid w:val="004D3494"/>
    <w:rsid w:val="004F1565"/>
    <w:rsid w:val="00517177"/>
    <w:rsid w:val="00533392"/>
    <w:rsid w:val="0054797F"/>
    <w:rsid w:val="005A44E1"/>
    <w:rsid w:val="005A6220"/>
    <w:rsid w:val="005C4DF0"/>
    <w:rsid w:val="0067329A"/>
    <w:rsid w:val="006928E2"/>
    <w:rsid w:val="006A6799"/>
    <w:rsid w:val="006B1BC0"/>
    <w:rsid w:val="006D0A02"/>
    <w:rsid w:val="007002AE"/>
    <w:rsid w:val="00707C5B"/>
    <w:rsid w:val="00791E7B"/>
    <w:rsid w:val="007978C6"/>
    <w:rsid w:val="007A3D11"/>
    <w:rsid w:val="007B7145"/>
    <w:rsid w:val="00823F1E"/>
    <w:rsid w:val="00874473"/>
    <w:rsid w:val="008973C0"/>
    <w:rsid w:val="008B0DC4"/>
    <w:rsid w:val="008F3C2B"/>
    <w:rsid w:val="00916B7C"/>
    <w:rsid w:val="0099358C"/>
    <w:rsid w:val="00997282"/>
    <w:rsid w:val="009C0D5A"/>
    <w:rsid w:val="009D4DA1"/>
    <w:rsid w:val="009E0CD5"/>
    <w:rsid w:val="00A721D6"/>
    <w:rsid w:val="00B4197D"/>
    <w:rsid w:val="00B555B6"/>
    <w:rsid w:val="00B65CD5"/>
    <w:rsid w:val="00B74A29"/>
    <w:rsid w:val="00B801C6"/>
    <w:rsid w:val="00BE27CA"/>
    <w:rsid w:val="00BE706D"/>
    <w:rsid w:val="00BF6858"/>
    <w:rsid w:val="00C108D7"/>
    <w:rsid w:val="00C172BD"/>
    <w:rsid w:val="00C329FD"/>
    <w:rsid w:val="00C97284"/>
    <w:rsid w:val="00CD2FA9"/>
    <w:rsid w:val="00D306C3"/>
    <w:rsid w:val="00D805A7"/>
    <w:rsid w:val="00DB0A11"/>
    <w:rsid w:val="00DB4B8A"/>
    <w:rsid w:val="00DE463F"/>
    <w:rsid w:val="00DF75E1"/>
    <w:rsid w:val="00E02B28"/>
    <w:rsid w:val="00E11438"/>
    <w:rsid w:val="00E13B62"/>
    <w:rsid w:val="00E24A54"/>
    <w:rsid w:val="00E703DF"/>
    <w:rsid w:val="00F70779"/>
    <w:rsid w:val="00F7573F"/>
    <w:rsid w:val="00F80408"/>
    <w:rsid w:val="00F946DB"/>
    <w:rsid w:val="00FB2805"/>
    <w:rsid w:val="00FB5FEE"/>
    <w:rsid w:val="00FC2122"/>
    <w:rsid w:val="00FC4081"/>
    <w:rsid w:val="00FC7AF7"/>
    <w:rsid w:val="00FE0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2B7F-7990-421E-8C3E-E1CFA8DCF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7</TotalTime>
  <Pages>15</Pages>
  <Words>11917</Words>
  <Characters>6793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2</cp:revision>
  <dcterms:created xsi:type="dcterms:W3CDTF">2020-07-13T06:39:00Z</dcterms:created>
  <dcterms:modified xsi:type="dcterms:W3CDTF">2020-07-21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